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75669E" w14:textId="28C5CC77" w:rsidR="005821A8" w:rsidRPr="00806CB1" w:rsidRDefault="001F4FC7" w:rsidP="00806CB1">
      <w:pPr>
        <w:pStyle w:val="Title"/>
      </w:pPr>
      <w:r w:rsidRPr="00806CB1">
        <w:t>Risk-averse Batch Active Inverse Reward Design</w:t>
      </w:r>
    </w:p>
    <w:p w14:paraId="4F14325B" w14:textId="77777777" w:rsidR="000F7803" w:rsidRPr="000F7803" w:rsidRDefault="000F7803" w:rsidP="00112469"/>
    <w:p w14:paraId="3DFC328B" w14:textId="73544A6E" w:rsidR="005821A8" w:rsidRPr="00402A7F" w:rsidRDefault="000F7803" w:rsidP="002E3AC4">
      <w:pPr>
        <w:pStyle w:val="AuthorName"/>
        <w:rPr>
          <w:rFonts w:ascii="Times New Roman" w:hAnsi="Times New Roman" w:cs="Times New Roman"/>
          <w:sz w:val="36"/>
          <w:szCs w:val="36"/>
        </w:rPr>
      </w:pPr>
      <w:r w:rsidRPr="00402A7F">
        <w:t>Panagiotis Liampas</w:t>
      </w:r>
    </w:p>
    <w:p w14:paraId="655CCD50" w14:textId="77777777" w:rsidR="00C42A64" w:rsidRPr="00112469" w:rsidRDefault="00C42A64" w:rsidP="00112469">
      <w:pPr>
        <w:jc w:val="center"/>
        <w:rPr>
          <w:b/>
          <w:bCs/>
        </w:rPr>
      </w:pPr>
    </w:p>
    <w:p w14:paraId="32E0D80B" w14:textId="082EACB7" w:rsidR="00C42A64" w:rsidRPr="002E3AC4" w:rsidRDefault="00C42A64" w:rsidP="002E3AC4">
      <w:pPr>
        <w:pStyle w:val="Abstract"/>
      </w:pPr>
      <w:r w:rsidRPr="002E3AC4">
        <w:t>Abstract</w:t>
      </w:r>
    </w:p>
    <w:p w14:paraId="058494EE" w14:textId="2DC5AA15" w:rsidR="00862B9C" w:rsidRPr="00402A7F" w:rsidRDefault="001F69A1" w:rsidP="00112469">
      <w:pPr>
        <w:ind w:left="567" w:right="567"/>
        <w:rPr>
          <w:szCs w:val="32"/>
        </w:rPr>
      </w:pPr>
      <w:r w:rsidRPr="00402A7F">
        <w:rPr>
          <w:szCs w:val="32"/>
        </w:rPr>
        <w:t>Autonomous agents optimize the reward function we give them. What they don’t know is how hard it is for us to design a reward function that actually captures what we want. When designing the reward, we might think of some specific training scenarios, and make sure that the reward will lead to the right behavior in those scenarios. Inevitably, agents encounter new scenarios (e.g., new types of terrain) where optimizing that same reward may lead to undesired behavior. Our insight is that reward functions are merely observations about what the designer actually wants, and that they should be interpreted in the context in which they were designed. We introduce inverse reward design (IRD) as the problem of inferring the true objective based on the designed reward and the training MDP. We introduce approximate methods for solving IRD problems, and use their solution to plan risk-averse behavior in test MDPs. Empirical results suggest that this approach can help alleviate negative side effects of misspecified reward functions and mitigate reward hacking.</w:t>
      </w:r>
    </w:p>
    <w:p w14:paraId="2AB8EBAC" w14:textId="3D07161F" w:rsidR="00C74A08" w:rsidRDefault="00B8098B" w:rsidP="00C74A08">
      <w:pPr>
        <w:pStyle w:val="Heading1"/>
      </w:pPr>
      <w:r>
        <w:t>Introduction</w:t>
      </w:r>
    </w:p>
    <w:p w14:paraId="08661107" w14:textId="2A22A2C3" w:rsidR="00BD25F9" w:rsidRPr="00857E06" w:rsidRDefault="00934CF0" w:rsidP="00857E06">
      <w:pPr>
        <w:pStyle w:val="Heading2"/>
        <w:rPr>
          <w:rStyle w:val="Heading3Char"/>
          <w:b/>
          <w:bCs/>
        </w:rPr>
      </w:pPr>
      <w:r w:rsidRPr="00857E06">
        <w:t>Heading 2</w:t>
      </w:r>
    </w:p>
    <w:p w14:paraId="47C1614F" w14:textId="3C5875D5" w:rsidR="00CA392B" w:rsidRPr="0034702E" w:rsidRDefault="0032009A" w:rsidP="00934CF0">
      <w:pPr>
        <w:rPr>
          <w:vanish/>
          <w:specVanish/>
        </w:rPr>
      </w:pPr>
      <w:r w:rsidRPr="00402A7F">
        <w:t>Robots are becoming more capable of optimizing their reward functions. But along with that comes the burden of making sure we specify these reward functions correctly</w:t>
      </w:r>
      <w:r w:rsidR="00246BD7">
        <w:t xml:space="preserve">. </w:t>
      </w:r>
      <w:r w:rsidRPr="00402A7F">
        <w:t xml:space="preserve">Unfortunately, this is a notoriously difficult task. Consider the example from Figure 1. Alice, an AI engineer, wants to build a robot, we’ll call it Rob, for </w:t>
      </w:r>
      <w:r w:rsidRPr="006628A4">
        <w:t>mobile navigation. She wants it to reliably navigate to a target location and expects it to primarily encounter grass lawns and dirt pathways. She trains a perception system to identify each of these terrain types and then uses this to define a reward function that incentivizes moving towards the target quickly, avoiding grass where possible. When Rob is deployed into the world, it encounters a novel terrain</w:t>
      </w:r>
      <w:r w:rsidRPr="00402A7F">
        <w:t xml:space="preserve"> type; for dramatic effect, we’ll suppose that it is lava. The terrain prediction goes haywire on this out-of-distribution input and generates a meaningless classification which, in turn, produces an arbitrary reward evaluation. As a result, Rob might then drive to its demise. This failure occurs because the reward function Alice specified implicitly through the terrain predictors, which ends up outputting arbitrary values for lava, is di</w:t>
      </w:r>
      <w:r w:rsidR="00217CA9">
        <w:t>…</w:t>
      </w:r>
    </w:p>
    <w:p w14:paraId="0A0C8039" w14:textId="77B2968D" w:rsidR="00217CA9" w:rsidRDefault="0034702E" w:rsidP="00112469">
      <w:pPr>
        <w:rPr>
          <w:szCs w:val="32"/>
        </w:rPr>
      </w:pPr>
      <w:r>
        <w:rPr>
          <w:szCs w:val="32"/>
        </w:rPr>
        <w:t xml:space="preserve"> </w:t>
      </w:r>
    </w:p>
    <w:p w14:paraId="61ACCBDA" w14:textId="464CC380" w:rsidR="00140B54" w:rsidRDefault="00140B54" w:rsidP="00857E06">
      <w:pPr>
        <w:pStyle w:val="Heading2"/>
      </w:pPr>
      <w:r>
        <w:t>More heading 2</w:t>
      </w:r>
    </w:p>
    <w:p w14:paraId="7ED8E797" w14:textId="3C509FF2" w:rsidR="001E1B98" w:rsidRPr="001E1B98" w:rsidRDefault="001E1B98" w:rsidP="001E1B98">
      <w:r>
        <w:t>Blah blah blah</w:t>
      </w:r>
      <w:r w:rsidR="002B5685">
        <w:t>…</w:t>
      </w:r>
    </w:p>
    <w:p w14:paraId="28BCBA78" w14:textId="4D9B49DD" w:rsidR="00857E06" w:rsidRPr="00857E06" w:rsidRDefault="00140B54" w:rsidP="00857E06">
      <w:pPr>
        <w:pStyle w:val="Heading3"/>
        <w:ind w:left="431" w:hanging="431"/>
        <w:rPr>
          <w:vanish/>
          <w:specVanish/>
        </w:rPr>
      </w:pPr>
      <w:r>
        <w:t>Heading 3</w:t>
      </w:r>
      <w:r w:rsidR="00B2152F">
        <w:t>.</w:t>
      </w:r>
    </w:p>
    <w:p w14:paraId="60CDB62D" w14:textId="77777777" w:rsidR="00630CF6" w:rsidRDefault="00630CF6" w:rsidP="00857E06">
      <w:pPr>
        <w:ind w:left="431" w:hanging="431"/>
      </w:pPr>
    </w:p>
    <w:p w14:paraId="4D759E66" w14:textId="33808141" w:rsidR="00857E06" w:rsidRDefault="00857E06" w:rsidP="00875288">
      <w:pPr>
        <w:ind w:left="431" w:hanging="431"/>
      </w:pPr>
      <w:r>
        <w:t>Normal text after it</w:t>
      </w:r>
    </w:p>
    <w:p w14:paraId="074D83EC" w14:textId="77777777" w:rsidR="00B9675C" w:rsidRDefault="00B9675C" w:rsidP="00875288">
      <w:pPr>
        <w:ind w:left="431" w:hanging="431"/>
      </w:pPr>
    </w:p>
    <w:p w14:paraId="5CAB250A" w14:textId="77777777" w:rsidR="001E35C4" w:rsidRDefault="00B9675C" w:rsidP="001E35C4">
      <w:pPr>
        <w:keepNext/>
        <w:ind w:left="431" w:hanging="431"/>
        <w:jc w:val="center"/>
      </w:pPr>
      <w:r>
        <w:rPr>
          <w:noProof/>
        </w:rPr>
        <w:lastRenderedPageBreak/>
        <w:drawing>
          <wp:inline distT="0" distB="0" distL="0" distR="0" wp14:anchorId="08298E0C" wp14:editId="62A570FC">
            <wp:extent cx="3710940" cy="2283655"/>
            <wp:effectExtent l="0" t="0" r="3810" b="2540"/>
            <wp:docPr id="2123671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713270" cy="2285089"/>
                    </a:xfrm>
                    <a:prstGeom prst="rect">
                      <a:avLst/>
                    </a:prstGeom>
                    <a:noFill/>
                    <a:ln>
                      <a:noFill/>
                    </a:ln>
                  </pic:spPr>
                </pic:pic>
              </a:graphicData>
            </a:graphic>
          </wp:inline>
        </w:drawing>
      </w:r>
    </w:p>
    <w:p w14:paraId="6FD73B12" w14:textId="6645F743" w:rsidR="00875288" w:rsidRDefault="001E35C4" w:rsidP="001E35C4">
      <w:pPr>
        <w:pStyle w:val="Caption"/>
      </w:pPr>
      <w:bookmarkStart w:id="0" w:name="_Ref146804570"/>
      <w:bookmarkStart w:id="1" w:name="_Ref146804958"/>
      <w:r>
        <w:t xml:space="preserve">Figure </w:t>
      </w:r>
      <w:r>
        <w:fldChar w:fldCharType="begin"/>
      </w:r>
      <w:r>
        <w:instrText xml:space="preserve"> SEQ Figure \* ARABIC </w:instrText>
      </w:r>
      <w:r>
        <w:fldChar w:fldCharType="separate"/>
      </w:r>
      <w:r w:rsidR="00B704F7">
        <w:rPr>
          <w:noProof/>
        </w:rPr>
        <w:t>1</w:t>
      </w:r>
      <w:r>
        <w:fldChar w:fldCharType="end"/>
      </w:r>
      <w:bookmarkEnd w:id="1"/>
      <w:r>
        <w:t>: Sample figure description</w:t>
      </w:r>
      <w:bookmarkEnd w:id="0"/>
    </w:p>
    <w:p w14:paraId="4421DA6A" w14:textId="1C6CB804" w:rsidR="00B23961" w:rsidRDefault="003E0901" w:rsidP="00B23961">
      <w:r>
        <w:t>Sample</w:t>
      </w:r>
      <w:r w:rsidR="00AD3401">
        <w:t xml:space="preserve"> inline</w:t>
      </w:r>
      <w:r>
        <w:t xml:space="preserve"> </w:t>
      </w:r>
      <w:r w:rsidR="00AD3401">
        <w:t>math</w:t>
      </w:r>
      <w:r>
        <w:t xml:space="preserve">: </w:t>
      </w:r>
      <m:oMath>
        <m:r>
          <w:rPr>
            <w:rFonts w:ascii="Cambria Math" w:hAnsi="Cambria Math"/>
          </w:rPr>
          <m:t>E=m ⋅</m:t>
        </m:r>
        <m:sSup>
          <m:sSupPr>
            <m:ctrlPr>
              <w:rPr>
                <w:rFonts w:ascii="Cambria Math" w:hAnsi="Cambria Math"/>
                <w:i/>
              </w:rPr>
            </m:ctrlPr>
          </m:sSupPr>
          <m:e>
            <m:r>
              <w:rPr>
                <w:rFonts w:ascii="Cambria Math" w:hAnsi="Cambria Math"/>
              </w:rPr>
              <m:t>c</m:t>
            </m:r>
          </m:e>
          <m:sup>
            <m:r>
              <w:rPr>
                <w:rFonts w:ascii="Cambria Math" w:hAnsi="Cambria Math"/>
              </w:rPr>
              <m:t>2</m:t>
            </m:r>
          </m:sup>
        </m:sSup>
      </m:oMath>
      <w:r w:rsidR="00D807DA">
        <w:t xml:space="preserve"> and text after it</w:t>
      </w:r>
    </w:p>
    <w:p w14:paraId="64900832" w14:textId="5FB31976" w:rsidR="00AD3401" w:rsidRDefault="00AD3401" w:rsidP="00B23961">
      <w:r>
        <w:t>Sample equation:</w:t>
      </w:r>
    </w:p>
    <w:p w14:paraId="0FDA28F1" w14:textId="7AA76FB7" w:rsidR="00AD3401" w:rsidRPr="00B23961" w:rsidRDefault="00CE5011" w:rsidP="00B23961">
      <m:oMathPara>
        <m:oMath>
          <m:eqArr>
            <m:eqArrPr>
              <m:maxDist m:val="1"/>
              <m:ctrlPr>
                <w:rPr>
                  <w:rFonts w:ascii="Cambria Math" w:hAnsi="Cambria Math"/>
                  <w:i/>
                </w:rPr>
              </m:ctrlPr>
            </m:eqArrPr>
            <m:e>
              <m:r>
                <w:rPr>
                  <w:rFonts w:ascii="Cambria Math" w:hAnsi="Cambria Math"/>
                </w:rPr>
                <m:t>E=m⋅</m:t>
              </m:r>
              <m:sSup>
                <m:sSupPr>
                  <m:ctrlPr>
                    <w:rPr>
                      <w:rFonts w:ascii="Cambria Math" w:hAnsi="Cambria Math"/>
                      <w:i/>
                    </w:rPr>
                  </m:ctrlPr>
                </m:sSupPr>
                <m:e>
                  <m:r>
                    <w:rPr>
                      <w:rFonts w:ascii="Cambria Math" w:hAnsi="Cambria Math"/>
                    </w:rPr>
                    <m:t>c</m:t>
                  </m:r>
                </m:e>
                <m:sup>
                  <m:r>
                    <w:rPr>
                      <w:rFonts w:ascii="Cambria Math" w:hAnsi="Cambria Math"/>
                    </w:rPr>
                    <m:t>2</m:t>
                  </m:r>
                </m:sup>
              </m:sSup>
              <m:r>
                <w:rPr>
                  <w:rFonts w:ascii="Cambria Math" w:hAnsi="Cambria Math"/>
                </w:rPr>
                <m:t xml:space="preserve"> #</m:t>
              </m:r>
              <w:bookmarkStart w:id="2" w:name="eq1"/>
              <m:d>
                <m:dPr>
                  <m:ctrlPr>
                    <w:rPr>
                      <w:rFonts w:ascii="Cambria Math" w:hAnsi="Cambria Math"/>
                      <w:i/>
                    </w:rPr>
                  </m:ctrlPr>
                </m:dPr>
                <m:e>
                  <m:r>
                    <w:rPr>
                      <w:rFonts w:ascii="Cambria Math" w:hAnsi="Cambria Math"/>
                    </w:rPr>
                    <m:t>1</m:t>
                  </m:r>
                </m:e>
              </m:d>
              <w:bookmarkEnd w:id="2"/>
            </m:e>
          </m:eqArr>
        </m:oMath>
      </m:oMathPara>
    </w:p>
    <w:p w14:paraId="7D163A56" w14:textId="6A1832D6" w:rsidR="00B23961" w:rsidRDefault="007D77A1" w:rsidP="00B23961">
      <w:r>
        <w:t>(press #(</w:t>
      </w:r>
      <w:r w:rsidR="004B1A89">
        <w:t>whatever number</w:t>
      </w:r>
      <w:r>
        <w:t>) after the equation)</w:t>
      </w:r>
    </w:p>
    <w:p w14:paraId="46C59402" w14:textId="3E4B985C" w:rsidR="00FC78FB" w:rsidRPr="00167F1E" w:rsidRDefault="004B1A89" w:rsidP="00FC78FB">
      <m:oMathPara>
        <m:oMath>
          <m:eqArr>
            <m:eqArrPr>
              <m:maxDist m:val="1"/>
              <m:ctrlPr>
                <w:rPr>
                  <w:rFonts w:ascii="Cambria Math" w:hAnsi="Cambria Math"/>
                  <w:i/>
                </w:rPr>
              </m:ctrlPr>
            </m:eqArrPr>
            <m:e>
              <m:r>
                <w:rPr>
                  <w:rFonts w:ascii="Cambria Math" w:hAnsi="Cambria Math"/>
                </w:rPr>
                <m:t>another eq #</m:t>
              </m:r>
              <m:d>
                <m:dPr>
                  <m:ctrlPr>
                    <w:rPr>
                      <w:rFonts w:ascii="Cambria Math" w:hAnsi="Cambria Math"/>
                      <w:i/>
                    </w:rPr>
                  </m:ctrlPr>
                </m:dPr>
                <m:e>
                  <m:r>
                    <w:rPr>
                      <w:rFonts w:ascii="Cambria Math" w:hAnsi="Cambria Math"/>
                    </w:rPr>
                    <m:t>1.</m:t>
                  </m:r>
                  <m:r>
                    <w:rPr>
                      <w:rFonts w:ascii="Cambria Math" w:hAnsi="Cambria Math"/>
                    </w:rPr>
                    <m:t>2</m:t>
                  </m:r>
                </m:e>
              </m:d>
            </m:e>
          </m:eqArr>
        </m:oMath>
      </m:oMathPara>
    </w:p>
    <w:p w14:paraId="028678B8" w14:textId="56787FB6" w:rsidR="00167F1E" w:rsidRDefault="00167F1E" w:rsidP="00FC78FB">
      <w:r>
        <w:t xml:space="preserve">Sample </w:t>
      </w:r>
      <w:r w:rsidR="009324BC">
        <w:t>figure</w:t>
      </w:r>
      <w:r w:rsidR="007820E9">
        <w:t xml:space="preserve"> with multiple pictures</w:t>
      </w:r>
    </w:p>
    <w:tbl>
      <w:tblPr>
        <w:tblStyle w:val="TableGrid"/>
        <w:tblW w:w="949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66"/>
        <w:gridCol w:w="3166"/>
        <w:gridCol w:w="3166"/>
      </w:tblGrid>
      <w:tr w:rsidR="00FC78FB" w14:paraId="710D8267" w14:textId="77777777" w:rsidTr="00626158">
        <w:trPr>
          <w:trHeight w:val="3912"/>
          <w:jc w:val="center"/>
        </w:trPr>
        <w:tc>
          <w:tcPr>
            <w:tcW w:w="3166" w:type="dxa"/>
          </w:tcPr>
          <w:p w14:paraId="24CBEF10" w14:textId="14B5AA34" w:rsidR="00FC78FB" w:rsidRDefault="00731C69" w:rsidP="00C9163F">
            <w:pPr>
              <w:keepNext/>
              <w:jc w:val="center"/>
            </w:pPr>
            <w:r>
              <w:rPr>
                <w:noProof/>
              </w:rPr>
              <w:drawing>
                <wp:inline distT="0" distB="0" distL="0" distR="0" wp14:anchorId="184F4B62" wp14:editId="7DD41DF8">
                  <wp:extent cx="1906904" cy="1173480"/>
                  <wp:effectExtent l="0" t="0" r="0" b="7620"/>
                  <wp:docPr id="1440335385" name="Picture 14403353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906904" cy="1173480"/>
                          </a:xfrm>
                          <a:prstGeom prst="rect">
                            <a:avLst/>
                          </a:prstGeom>
                          <a:noFill/>
                          <a:ln>
                            <a:noFill/>
                          </a:ln>
                        </pic:spPr>
                      </pic:pic>
                    </a:graphicData>
                  </a:graphic>
                </wp:inline>
              </w:drawing>
            </w:r>
          </w:p>
          <w:p w14:paraId="75CC9729" w14:textId="6E9A4D6C" w:rsidR="00FC78FB" w:rsidRDefault="00106C93" w:rsidP="00370E97">
            <w:pPr>
              <w:pStyle w:val="Caption"/>
            </w:pPr>
            <w:r w:rsidRPr="00106C93">
              <w:t>(a</w:t>
            </w:r>
            <w:r>
              <w:t xml:space="preserve">) </w:t>
            </w:r>
            <w:r w:rsidR="00FC78FB">
              <w:t>S0, S1 and S2 trajectories, given the 1</w:t>
            </w:r>
            <w:r w:rsidR="00FC78FB" w:rsidRPr="00A742B7">
              <w:rPr>
                <w:vertAlign w:val="superscript"/>
              </w:rPr>
              <w:t>st</w:t>
            </w:r>
            <w:r w:rsidR="00FC78FB">
              <w:t xml:space="preserve"> randomly selected set of test parameters and the same start state, calculated using the time-1 map model, the derivative model, and the Runge-Kutta method.</w:t>
            </w:r>
          </w:p>
        </w:tc>
        <w:tc>
          <w:tcPr>
            <w:tcW w:w="3166" w:type="dxa"/>
          </w:tcPr>
          <w:p w14:paraId="44CFE499" w14:textId="77777777" w:rsidR="00FC78FB" w:rsidRDefault="00FC78FB" w:rsidP="00370E97">
            <w:pPr>
              <w:pStyle w:val="Caption"/>
            </w:pPr>
            <w:r>
              <w:rPr>
                <w:noProof/>
              </w:rPr>
              <w:drawing>
                <wp:inline distT="0" distB="0" distL="0" distR="0" wp14:anchorId="17558EA5" wp14:editId="022F6FB5">
                  <wp:extent cx="1864052" cy="1501140"/>
                  <wp:effectExtent l="0" t="0" r="3175" b="3810"/>
                  <wp:docPr id="12149316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05365" cy="1534410"/>
                          </a:xfrm>
                          <a:prstGeom prst="rect">
                            <a:avLst/>
                          </a:prstGeom>
                          <a:noFill/>
                          <a:ln>
                            <a:noFill/>
                          </a:ln>
                        </pic:spPr>
                      </pic:pic>
                    </a:graphicData>
                  </a:graphic>
                </wp:inline>
              </w:drawing>
            </w:r>
          </w:p>
          <w:p w14:paraId="65EC47A1" w14:textId="2497DBA2" w:rsidR="00FC78FB" w:rsidRDefault="002D7361" w:rsidP="00370E97">
            <w:pPr>
              <w:pStyle w:val="Caption"/>
            </w:pPr>
            <w:r w:rsidRPr="002D7361">
              <w:t>(</w:t>
            </w:r>
            <w:r>
              <w:t xml:space="preserve">b) </w:t>
            </w:r>
            <w:r w:rsidR="00FC78FB" w:rsidRPr="009100BE">
              <w:t xml:space="preserve">S0, S1 and S2 trajectories, given the </w:t>
            </w:r>
            <w:r w:rsidR="00FC78FB">
              <w:t>2nd</w:t>
            </w:r>
            <w:r w:rsidR="00FC78FB" w:rsidRPr="009100BE">
              <w:t xml:space="preserve"> randomly selected set of test parameters</w:t>
            </w:r>
            <w:r w:rsidR="00FC78FB">
              <w:t>.</w:t>
            </w:r>
          </w:p>
        </w:tc>
        <w:tc>
          <w:tcPr>
            <w:tcW w:w="3166" w:type="dxa"/>
          </w:tcPr>
          <w:p w14:paraId="3484C9D3" w14:textId="77777777" w:rsidR="00FC78FB" w:rsidRDefault="00FC78FB" w:rsidP="00370E97">
            <w:pPr>
              <w:pStyle w:val="Caption"/>
            </w:pPr>
            <w:r>
              <w:rPr>
                <w:noProof/>
              </w:rPr>
              <w:drawing>
                <wp:inline distT="0" distB="0" distL="0" distR="0" wp14:anchorId="73B513BD" wp14:editId="180490B0">
                  <wp:extent cx="1889921" cy="1554480"/>
                  <wp:effectExtent l="0" t="0" r="0" b="7620"/>
                  <wp:docPr id="111741854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03597" cy="1565729"/>
                          </a:xfrm>
                          <a:prstGeom prst="rect">
                            <a:avLst/>
                          </a:prstGeom>
                          <a:noFill/>
                          <a:ln>
                            <a:noFill/>
                          </a:ln>
                        </pic:spPr>
                      </pic:pic>
                    </a:graphicData>
                  </a:graphic>
                </wp:inline>
              </w:drawing>
            </w:r>
          </w:p>
          <w:p w14:paraId="4DEF5144" w14:textId="4848AE0A" w:rsidR="00FC78FB" w:rsidRDefault="002D7361" w:rsidP="00370E97">
            <w:pPr>
              <w:pStyle w:val="Caption"/>
            </w:pPr>
            <w:r>
              <w:t xml:space="preserve">(c) </w:t>
            </w:r>
            <w:r w:rsidR="00FC78FB" w:rsidRPr="000107D7">
              <w:t xml:space="preserve">S0, S1 and S2 trajectories, given the </w:t>
            </w:r>
            <w:r w:rsidR="00FC78FB">
              <w:t>3rd</w:t>
            </w:r>
            <w:r w:rsidR="00FC78FB" w:rsidRPr="000107D7">
              <w:t xml:space="preserve"> randomly selected set of test parameter</w:t>
            </w:r>
            <w:r w:rsidR="00FC78FB">
              <w:t>s.</w:t>
            </w:r>
          </w:p>
        </w:tc>
      </w:tr>
    </w:tbl>
    <w:p w14:paraId="6812C029" w14:textId="45F230B5" w:rsidR="00FC78FB" w:rsidRDefault="00626158" w:rsidP="00940482">
      <w:pPr>
        <w:pStyle w:val="Multi-caption"/>
      </w:pPr>
      <w:r>
        <w:t xml:space="preserve">Figure </w:t>
      </w:r>
      <w:r>
        <w:fldChar w:fldCharType="begin"/>
      </w:r>
      <w:r>
        <w:instrText xml:space="preserve"> SEQ Figure \* ARABIC </w:instrText>
      </w:r>
      <w:r>
        <w:fldChar w:fldCharType="separate"/>
      </w:r>
      <w:r w:rsidR="00B704F7">
        <w:rPr>
          <w:noProof/>
        </w:rPr>
        <w:t>2</w:t>
      </w:r>
      <w:r>
        <w:fldChar w:fldCharType="end"/>
      </w:r>
      <w:r>
        <w:t>: Sample multi-image figure</w:t>
      </w:r>
    </w:p>
    <w:p w14:paraId="53B38EE4" w14:textId="40279564" w:rsidR="00FB2325" w:rsidRDefault="00FB2325" w:rsidP="00FB2325">
      <w:pPr>
        <w:pStyle w:val="Heading1"/>
      </w:pPr>
      <w:r>
        <w:t>How to cite</w:t>
      </w:r>
    </w:p>
    <w:p w14:paraId="56B31931" w14:textId="56F0DB4E" w:rsidR="00FB2325" w:rsidRDefault="00FB2325" w:rsidP="00FB2325">
      <w:r>
        <w:t xml:space="preserve">Example </w:t>
      </w:r>
      <w:r w:rsidRPr="00FB2325">
        <w:rPr>
          <w:b/>
          <w:bCs/>
        </w:rPr>
        <w:t>paraphrased</w:t>
      </w:r>
      <w:r>
        <w:t xml:space="preserve"> sentence from another paper </w:t>
      </w:r>
      <w:r>
        <w:fldChar w:fldCharType="begin"/>
      </w:r>
      <w:r>
        <w:instrText xml:space="preserve"> ADDIN ZOTERO_ITEM CSL_CITATION {"citationID":"lyo61eER","properties":{"formattedCitation":"(Amin et al., 2017)","plainCitation":"(Amin et al., 2017)","noteIndex":0},"citationItems":[{"id":345,"uris":["http://zotero.org/users/12071281/items/2RN4MS5A"],"itemData":{"id":345,"type":"article","abstract":"We introduce a novel repeated Inverse Reinforcement Learning problem: the agent has to act on behalf of a human in a sequence of tasks and wishes to minimize the number of tasks that it surprises the human by acting suboptimally with respect to how the human would have acted. Each time the human is surprised, the agent is provided a demonstration of the desired behavior by the human. We formalize this problem, including how the sequence of tasks is chosen, in a few different ways and provide some foundational results.","DOI":"10.48550/arXiv.1705.05427","note":"arXiv:1705.05427 [cs]","number":"arXiv:1705.05427","publisher":"arXiv","source":"arXiv.org","title":"Repeated Inverse Reinforcement Learning","URL":"http://arxiv.org/abs/1705.05427","author":[{"family":"Amin","given":"Kareem"},{"family":"Jiang","given":"Nan"},{"family":"Singh","given":"Satinder"}],"accessed":{"date-parts":[["2023",7,23]]},"issued":{"date-parts":[["2017",11,3]]},"citation-key":"aminRepeatedInverseReinforcement2017"}}],"schema":"https://github.com/citation-style-language/schema/raw/master/csl-citation.json"} </w:instrText>
      </w:r>
      <w:r>
        <w:fldChar w:fldCharType="separate"/>
      </w:r>
      <w:r w:rsidRPr="00FB2325">
        <w:rPr>
          <w:rFonts w:cs="Linux Libertine"/>
        </w:rPr>
        <w:t>(Amin et al., 2017)</w:t>
      </w:r>
      <w:r>
        <w:fldChar w:fldCharType="end"/>
      </w:r>
      <w:r w:rsidR="00F54DEA">
        <w:t>.</w:t>
      </w:r>
    </w:p>
    <w:p w14:paraId="13416E22" w14:textId="4EDD7AA8" w:rsidR="00F54DEA" w:rsidRPr="00AA6ACD" w:rsidRDefault="00F54DEA" w:rsidP="00FB2325">
      <m:oMathPara>
        <m:oMath>
          <m:eqArr>
            <m:eqArrPr>
              <m:maxDist m:val="1"/>
              <m:ctrlPr>
                <w:rPr>
                  <w:rFonts w:ascii="Cambria Math" w:hAnsi="Cambria Math"/>
                  <w:i/>
                </w:rPr>
              </m:ctrlPr>
            </m:eqArrPr>
            <m:e>
              <m:r>
                <w:rPr>
                  <w:rFonts w:ascii="Cambria Math" w:hAnsi="Cambria Math"/>
                </w:rPr>
                <m:t>Example s</m:t>
              </m:r>
              <m:r>
                <w:rPr>
                  <w:rFonts w:ascii="Cambria Math" w:hAnsi="Cambria Math"/>
                </w:rPr>
                <m:t>tolen equation from another paper #</m:t>
              </m:r>
              <m:d>
                <m:dPr>
                  <m:ctrlPr>
                    <w:rPr>
                      <w:rFonts w:ascii="Cambria Math" w:hAnsi="Cambria Math"/>
                      <w:i/>
                    </w:rPr>
                  </m:ctrlPr>
                </m:dPr>
                <m:e>
                  <m:r>
                    <w:rPr>
                      <w:rFonts w:ascii="Cambria Math" w:hAnsi="Cambria Math"/>
                    </w:rPr>
                    <m:t>2</m:t>
                  </m:r>
                </m:e>
              </m:d>
            </m:e>
          </m:eqArr>
        </m:oMath>
      </m:oMathPara>
    </w:p>
    <w:p w14:paraId="31E30455" w14:textId="0EA1D2AB" w:rsidR="00AA6ACD" w:rsidRPr="00F54DEA" w:rsidRDefault="00AA6ACD" w:rsidP="00FB2325">
      <w:r>
        <w:t xml:space="preserve">as seen in </w:t>
      </w:r>
      <w:r w:rsidR="00E40ABB">
        <w:fldChar w:fldCharType="begin"/>
      </w:r>
      <w:r w:rsidR="00E40ABB">
        <w:instrText xml:space="preserve"> ADDIN ZOTERO_ITEM CSL_CITATION {"citationID":"v244t7ya","properties":{"formattedCitation":"(Amin et al., 2017)","plainCitation":"(Amin et al., 2017)","noteIndex":0},"citationItems":[{"id":345,"uris":["http://zotero.org/users/12071281/items/2RN4MS5A"],"itemData":{"id":345,"type":"article","abstract":"We introduce a novel repeated Inverse Reinforcement Learning problem: the agent has to act on behalf of a human in a sequence of tasks and wishes to minimize the number of tasks that it surprises the human by acting suboptimally with respect to how the human would have acted. Each time the human is surprised, the agent is provided a demonstration of the desired behavior by the human. We formalize this problem, including how the sequence of tasks is chosen, in a few different ways and provide some foundational results.","DOI":"10.48550/arXiv.1705.05427","note":"arXiv:1705.05427 [cs]","number":"arXiv:1705.05427","publisher":"arXiv","source":"arXiv.org","title":"Repeated Inverse Reinforcement Learning","URL":"http://arxiv.org/abs/1705.05427","author":[{"family":"Amin","given":"Kareem"},{"family":"Jiang","given":"Nan"},{"family":"Singh","given":"Satinder"}],"accessed":{"date-parts":[["2023",7,23]]},"issued":{"date-parts":[["2017",11,3]]},"citation-key":"aminRepeatedInverseReinforcement2017"}}],"schema":"https://github.com/citation-style-language/schema/raw/master/csl-citation.json"} </w:instrText>
      </w:r>
      <w:r w:rsidR="00E40ABB">
        <w:fldChar w:fldCharType="separate"/>
      </w:r>
      <w:r w:rsidR="00E40ABB" w:rsidRPr="00E40ABB">
        <w:rPr>
          <w:rFonts w:cs="Linux Libertine"/>
        </w:rPr>
        <w:t>(Amin et al., 2017)</w:t>
      </w:r>
      <w:r w:rsidR="00E40ABB">
        <w:fldChar w:fldCharType="end"/>
      </w:r>
    </w:p>
    <w:p w14:paraId="7E1DD7B0" w14:textId="02DD56E1" w:rsidR="00F54DEA" w:rsidRPr="00F54DEA" w:rsidRDefault="00B704F7" w:rsidP="00FB2325">
      <w:r>
        <w:t>In the same document: a</w:t>
      </w:r>
      <w:r w:rsidR="00E418A5">
        <w:t>s we see from</w:t>
      </w:r>
      <w:r w:rsidR="009C3B3F">
        <w:t xml:space="preserve"> </w:t>
      </w:r>
      <w:r w:rsidR="00663E60">
        <w:fldChar w:fldCharType="begin"/>
      </w:r>
      <w:r w:rsidR="00663E60">
        <w:instrText xml:space="preserve"> REF _Ref146804958 \h </w:instrText>
      </w:r>
      <w:r w:rsidR="00663E60">
        <w:fldChar w:fldCharType="separate"/>
      </w:r>
      <w:r>
        <w:t xml:space="preserve">Figure </w:t>
      </w:r>
      <w:r>
        <w:rPr>
          <w:noProof/>
        </w:rPr>
        <w:t>1</w:t>
      </w:r>
      <w:r w:rsidR="00663E60">
        <w:fldChar w:fldCharType="end"/>
      </w:r>
      <w:r w:rsidR="00F70CEA">
        <w:t>, or</w:t>
      </w:r>
      <w:r w:rsidR="00893E39">
        <w:t xml:space="preserve"> Equation</w:t>
      </w:r>
      <w:r w:rsidR="00F70CEA">
        <w:t xml:space="preserve"> </w:t>
      </w:r>
      <w:r w:rsidR="00164E7E">
        <w:fldChar w:fldCharType="begin"/>
      </w:r>
      <w:r w:rsidR="00164E7E">
        <w:instrText xml:space="preserve"> REF eq1 \h </w:instrText>
      </w:r>
      <w:r w:rsidR="00164E7E">
        <w:fldChar w:fldCharType="separate"/>
      </w:r>
      <m:oMath>
        <m:d>
          <m:dPr>
            <m:ctrlPr>
              <w:rPr>
                <w:rFonts w:ascii="Cambria Math" w:hAnsi="Cambria Math"/>
                <w:i/>
              </w:rPr>
            </m:ctrlPr>
          </m:dPr>
          <m:e>
            <m:r>
              <w:rPr>
                <w:rFonts w:ascii="Cambria Math" w:hAnsi="Cambria Math"/>
              </w:rPr>
              <m:t>1</m:t>
            </m:r>
          </m:e>
        </m:d>
      </m:oMath>
      <w:r w:rsidR="00164E7E">
        <w:fldChar w:fldCharType="end"/>
      </w:r>
      <w:r w:rsidR="00977B32">
        <w:t xml:space="preserve"> (or inequality (1) or whatever</w:t>
      </w:r>
      <w:r w:rsidR="00C23B36">
        <w:t>)</w:t>
      </w:r>
      <w:r w:rsidR="00E5531A">
        <w:t>, add cross references.</w:t>
      </w:r>
      <w:r w:rsidR="008D65E7">
        <w:t xml:space="preserve"> (but I cannot do that for </w:t>
      </w:r>
      <w:r w:rsidR="006245A2">
        <w:t>Zotero references??</w:t>
      </w:r>
      <w:r w:rsidR="008D65E7">
        <w:t>)</w:t>
      </w:r>
    </w:p>
    <w:p w14:paraId="0B177E80" w14:textId="54BA84AD" w:rsidR="007F67D6" w:rsidRDefault="007F67D6" w:rsidP="007F67D6">
      <w:pPr>
        <w:pStyle w:val="UnnumberedHeading"/>
      </w:pPr>
      <w:r>
        <w:t>References</w:t>
      </w:r>
    </w:p>
    <w:p w14:paraId="3D317138" w14:textId="77777777" w:rsidR="00E40ABB" w:rsidRPr="00E40ABB" w:rsidRDefault="008846CB" w:rsidP="00E40ABB">
      <w:pPr>
        <w:pStyle w:val="Bibliography"/>
        <w:rPr>
          <w:rFonts w:cs="Linux Libertine"/>
        </w:rPr>
      </w:pPr>
      <w:r>
        <w:fldChar w:fldCharType="begin"/>
      </w:r>
      <w:r w:rsidR="00F2661A">
        <w:instrText xml:space="preserve"> ADDIN ZOTERO_BIBL {"uncited":[],"omitted":[],"custom":[]} CSL_BIBLIOGRAPHY </w:instrText>
      </w:r>
      <w:r>
        <w:fldChar w:fldCharType="separate"/>
      </w:r>
      <w:r w:rsidR="00E40ABB" w:rsidRPr="00E40ABB">
        <w:rPr>
          <w:rFonts w:cs="Linux Libertine"/>
        </w:rPr>
        <w:t>Amin, K., Jiang, N., &amp;</w:t>
      </w:r>
      <w:bookmarkStart w:id="3" w:name="amin_et_al"/>
      <w:bookmarkEnd w:id="3"/>
      <w:r w:rsidR="00E40ABB" w:rsidRPr="00E40ABB">
        <w:rPr>
          <w:rFonts w:cs="Linux Libertine"/>
        </w:rPr>
        <w:t xml:space="preserve"> Singh, S. (2017). </w:t>
      </w:r>
      <w:r w:rsidR="00E40ABB" w:rsidRPr="00E40ABB">
        <w:rPr>
          <w:rFonts w:cs="Linux Libertine"/>
          <w:i/>
          <w:iCs/>
        </w:rPr>
        <w:t>Repeated Inverse Reinforcement Learning</w:t>
      </w:r>
      <w:r w:rsidR="00E40ABB" w:rsidRPr="00E40ABB">
        <w:rPr>
          <w:rFonts w:cs="Linux Libertine"/>
        </w:rPr>
        <w:t xml:space="preserve"> (arXiv:1705.05427). arXiv. https://doi.org/10.48550/arXiv.1705.05427</w:t>
      </w:r>
    </w:p>
    <w:p w14:paraId="5F97F7F0" w14:textId="54636600" w:rsidR="008846CB" w:rsidRPr="00FC78FB" w:rsidRDefault="008846CB" w:rsidP="00940482">
      <w:pPr>
        <w:pStyle w:val="Multi-caption"/>
      </w:pPr>
      <w:r>
        <w:fldChar w:fldCharType="end"/>
      </w:r>
    </w:p>
    <w:sectPr w:rsidR="008846CB" w:rsidRPr="00FC78FB" w:rsidSect="00CF11D3">
      <w:footerReference w:type="default" r:id="rId1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DDD79B" w14:textId="77777777" w:rsidR="00B0032F" w:rsidRDefault="00B0032F" w:rsidP="00112469">
      <w:r>
        <w:separator/>
      </w:r>
    </w:p>
    <w:p w14:paraId="1DF20268" w14:textId="77777777" w:rsidR="006245A2" w:rsidRDefault="006245A2" w:rsidP="00112469"/>
    <w:p w14:paraId="5E6CDABF" w14:textId="77777777" w:rsidR="006245A2" w:rsidRDefault="006245A2" w:rsidP="00112469"/>
    <w:p w14:paraId="7326BAF7" w14:textId="77777777" w:rsidR="006245A2" w:rsidRDefault="006245A2" w:rsidP="00112469"/>
    <w:p w14:paraId="200C2575" w14:textId="77777777" w:rsidR="006245A2" w:rsidRDefault="006245A2" w:rsidP="00112469"/>
  </w:endnote>
  <w:endnote w:type="continuationSeparator" w:id="0">
    <w:p w14:paraId="060C032E" w14:textId="77777777" w:rsidR="00B0032F" w:rsidRDefault="00B0032F" w:rsidP="00112469">
      <w:r>
        <w:continuationSeparator/>
      </w:r>
    </w:p>
    <w:p w14:paraId="3236AED5" w14:textId="77777777" w:rsidR="006245A2" w:rsidRDefault="006245A2" w:rsidP="00112469"/>
    <w:p w14:paraId="4FE0FCA7" w14:textId="77777777" w:rsidR="006245A2" w:rsidRDefault="006245A2" w:rsidP="00112469"/>
    <w:p w14:paraId="1D6A85FF" w14:textId="77777777" w:rsidR="006245A2" w:rsidRDefault="006245A2" w:rsidP="00112469"/>
    <w:p w14:paraId="5A6B6025" w14:textId="77777777" w:rsidR="006245A2" w:rsidRDefault="006245A2" w:rsidP="0011246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Linux Libertine">
    <w:altName w:val="Times New Roman"/>
    <w:charset w:val="00"/>
    <w:family w:val="auto"/>
    <w:pitch w:val="variable"/>
    <w:sig w:usb0="E0000AFF" w:usb1="5200E5FB" w:usb2="02000020" w:usb3="00000000" w:csb0="000001BF" w:csb1="00000000"/>
  </w:font>
  <w:font w:name="Verdana">
    <w:panose1 w:val="020B0604030504040204"/>
    <w:charset w:val="00"/>
    <w:family w:val="swiss"/>
    <w:pitch w:val="variable"/>
    <w:sig w:usb0="A00006FF" w:usb1="4000205B" w:usb2="00000010" w:usb3="00000000" w:csb0="0000019F" w:csb1="00000000"/>
  </w:font>
  <w:font w:name="Linux Biolinum">
    <w:altName w:val="Times New Roman"/>
    <w:charset w:val="00"/>
    <w:family w:val="auto"/>
    <w:pitch w:val="variable"/>
    <w:sig w:usb0="E0000AFF" w:usb1="5000E5FB" w:usb2="00000020" w:usb3="00000000" w:csb0="000001B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9516836"/>
      <w:docPartObj>
        <w:docPartGallery w:val="Page Numbers (Bottom of Page)"/>
        <w:docPartUnique/>
      </w:docPartObj>
    </w:sdtPr>
    <w:sdtEndPr>
      <w:rPr>
        <w:noProof/>
      </w:rPr>
    </w:sdtEndPr>
    <w:sdtContent>
      <w:p w14:paraId="42D5B662" w14:textId="4B6F55BD" w:rsidR="00042AD7" w:rsidRDefault="00042AD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999FC4" w14:textId="77777777" w:rsidR="006245A2" w:rsidRDefault="006245A2" w:rsidP="0011246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ECCC1F" w14:textId="77777777" w:rsidR="00B0032F" w:rsidRDefault="00B0032F" w:rsidP="00112469">
      <w:r>
        <w:separator/>
      </w:r>
    </w:p>
    <w:p w14:paraId="7C5F626D" w14:textId="77777777" w:rsidR="006245A2" w:rsidRDefault="006245A2" w:rsidP="00112469"/>
    <w:p w14:paraId="3F6F28C2" w14:textId="77777777" w:rsidR="006245A2" w:rsidRDefault="006245A2" w:rsidP="00112469"/>
    <w:p w14:paraId="103D93FA" w14:textId="77777777" w:rsidR="006245A2" w:rsidRDefault="006245A2" w:rsidP="00112469"/>
    <w:p w14:paraId="3B0F8313" w14:textId="77777777" w:rsidR="006245A2" w:rsidRDefault="006245A2" w:rsidP="00112469"/>
  </w:footnote>
  <w:footnote w:type="continuationSeparator" w:id="0">
    <w:p w14:paraId="3AF7BB8D" w14:textId="77777777" w:rsidR="00B0032F" w:rsidRDefault="00B0032F" w:rsidP="00112469">
      <w:r>
        <w:continuationSeparator/>
      </w:r>
    </w:p>
    <w:p w14:paraId="44F48FC3" w14:textId="77777777" w:rsidR="006245A2" w:rsidRDefault="006245A2" w:rsidP="00112469"/>
    <w:p w14:paraId="68ED890A" w14:textId="77777777" w:rsidR="006245A2" w:rsidRDefault="006245A2" w:rsidP="00112469"/>
    <w:p w14:paraId="33CCE501" w14:textId="77777777" w:rsidR="006245A2" w:rsidRDefault="006245A2" w:rsidP="00112469"/>
    <w:p w14:paraId="5E8F2451" w14:textId="77777777" w:rsidR="006245A2" w:rsidRDefault="006245A2" w:rsidP="0011246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2617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8326905"/>
    <w:multiLevelType w:val="hybridMultilevel"/>
    <w:tmpl w:val="3CA285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1C25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F70F9F"/>
    <w:multiLevelType w:val="hybridMultilevel"/>
    <w:tmpl w:val="E27AFD38"/>
    <w:lvl w:ilvl="0" w:tplc="F168D6B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205058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455D5268"/>
    <w:multiLevelType w:val="hybridMultilevel"/>
    <w:tmpl w:val="495A6D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1945D0D"/>
    <w:multiLevelType w:val="hybridMultilevel"/>
    <w:tmpl w:val="D9A2A328"/>
    <w:lvl w:ilvl="0" w:tplc="A782BDD2">
      <w:start w:val="1"/>
      <w:numFmt w:val="decimal"/>
      <w:lvlText w:val="%1."/>
      <w:lvlJc w:val="left"/>
      <w:pPr>
        <w:ind w:left="1797" w:hanging="360"/>
      </w:pPr>
    </w:lvl>
    <w:lvl w:ilvl="1" w:tplc="04090019" w:tentative="1">
      <w:start w:val="1"/>
      <w:numFmt w:val="lowerLetter"/>
      <w:lvlText w:val="%2."/>
      <w:lvlJc w:val="left"/>
      <w:pPr>
        <w:ind w:left="2517" w:hanging="360"/>
      </w:pPr>
    </w:lvl>
    <w:lvl w:ilvl="2" w:tplc="0409001B" w:tentative="1">
      <w:start w:val="1"/>
      <w:numFmt w:val="lowerRoman"/>
      <w:lvlText w:val="%3."/>
      <w:lvlJc w:val="right"/>
      <w:pPr>
        <w:ind w:left="3237" w:hanging="180"/>
      </w:pPr>
    </w:lvl>
    <w:lvl w:ilvl="3" w:tplc="0409000F" w:tentative="1">
      <w:start w:val="1"/>
      <w:numFmt w:val="decimal"/>
      <w:lvlText w:val="%4."/>
      <w:lvlJc w:val="left"/>
      <w:pPr>
        <w:ind w:left="3957" w:hanging="360"/>
      </w:pPr>
    </w:lvl>
    <w:lvl w:ilvl="4" w:tplc="04090019" w:tentative="1">
      <w:start w:val="1"/>
      <w:numFmt w:val="lowerLetter"/>
      <w:lvlText w:val="%5."/>
      <w:lvlJc w:val="left"/>
      <w:pPr>
        <w:ind w:left="4677" w:hanging="360"/>
      </w:pPr>
    </w:lvl>
    <w:lvl w:ilvl="5" w:tplc="0409001B" w:tentative="1">
      <w:start w:val="1"/>
      <w:numFmt w:val="lowerRoman"/>
      <w:lvlText w:val="%6."/>
      <w:lvlJc w:val="right"/>
      <w:pPr>
        <w:ind w:left="5397" w:hanging="180"/>
      </w:pPr>
    </w:lvl>
    <w:lvl w:ilvl="6" w:tplc="0409000F" w:tentative="1">
      <w:start w:val="1"/>
      <w:numFmt w:val="decimal"/>
      <w:lvlText w:val="%7."/>
      <w:lvlJc w:val="left"/>
      <w:pPr>
        <w:ind w:left="6117" w:hanging="360"/>
      </w:pPr>
    </w:lvl>
    <w:lvl w:ilvl="7" w:tplc="04090019" w:tentative="1">
      <w:start w:val="1"/>
      <w:numFmt w:val="lowerLetter"/>
      <w:lvlText w:val="%8."/>
      <w:lvlJc w:val="left"/>
      <w:pPr>
        <w:ind w:left="6837" w:hanging="360"/>
      </w:pPr>
    </w:lvl>
    <w:lvl w:ilvl="8" w:tplc="0409001B" w:tentative="1">
      <w:start w:val="1"/>
      <w:numFmt w:val="lowerRoman"/>
      <w:lvlText w:val="%9."/>
      <w:lvlJc w:val="right"/>
      <w:pPr>
        <w:ind w:left="7557" w:hanging="180"/>
      </w:pPr>
    </w:lvl>
  </w:abstractNum>
  <w:abstractNum w:abstractNumId="7" w15:restartNumberingAfterBreak="0">
    <w:nsid w:val="59C05984"/>
    <w:multiLevelType w:val="hybridMultilevel"/>
    <w:tmpl w:val="8C5870F4"/>
    <w:lvl w:ilvl="0" w:tplc="DC48576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FBE6E68"/>
    <w:multiLevelType w:val="multilevel"/>
    <w:tmpl w:val="6AAA7544"/>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1663587191">
    <w:abstractNumId w:val="5"/>
  </w:num>
  <w:num w:numId="2" w16cid:durableId="1727756271">
    <w:abstractNumId w:val="6"/>
  </w:num>
  <w:num w:numId="3" w16cid:durableId="560285787">
    <w:abstractNumId w:val="0"/>
  </w:num>
  <w:num w:numId="4" w16cid:durableId="1853831946">
    <w:abstractNumId w:val="2"/>
  </w:num>
  <w:num w:numId="5" w16cid:durableId="929895771">
    <w:abstractNumId w:val="8"/>
  </w:num>
  <w:num w:numId="6" w16cid:durableId="600072103">
    <w:abstractNumId w:val="4"/>
  </w:num>
  <w:num w:numId="7" w16cid:durableId="756176673">
    <w:abstractNumId w:val="1"/>
  </w:num>
  <w:num w:numId="8" w16cid:durableId="1910648957">
    <w:abstractNumId w:val="3"/>
  </w:num>
  <w:num w:numId="9" w16cid:durableId="206348362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4CC7"/>
    <w:rsid w:val="00001CD6"/>
    <w:rsid w:val="00007336"/>
    <w:rsid w:val="00042AD7"/>
    <w:rsid w:val="00043840"/>
    <w:rsid w:val="00060000"/>
    <w:rsid w:val="000753F7"/>
    <w:rsid w:val="000F066B"/>
    <w:rsid w:val="000F2D66"/>
    <w:rsid w:val="000F7803"/>
    <w:rsid w:val="00106C93"/>
    <w:rsid w:val="00112469"/>
    <w:rsid w:val="00130B2A"/>
    <w:rsid w:val="001345CF"/>
    <w:rsid w:val="00140B54"/>
    <w:rsid w:val="00142769"/>
    <w:rsid w:val="00164E7E"/>
    <w:rsid w:val="00167F1E"/>
    <w:rsid w:val="00187159"/>
    <w:rsid w:val="001A2288"/>
    <w:rsid w:val="001B7C5D"/>
    <w:rsid w:val="001C3383"/>
    <w:rsid w:val="001C52C6"/>
    <w:rsid w:val="001E1B98"/>
    <w:rsid w:val="001E35C4"/>
    <w:rsid w:val="001F4FC7"/>
    <w:rsid w:val="001F69A1"/>
    <w:rsid w:val="001F6E97"/>
    <w:rsid w:val="00215C85"/>
    <w:rsid w:val="00217CA9"/>
    <w:rsid w:val="0024123C"/>
    <w:rsid w:val="00246BD7"/>
    <w:rsid w:val="00264491"/>
    <w:rsid w:val="00271276"/>
    <w:rsid w:val="002750A6"/>
    <w:rsid w:val="002B4143"/>
    <w:rsid w:val="002B5685"/>
    <w:rsid w:val="002C1988"/>
    <w:rsid w:val="002C489C"/>
    <w:rsid w:val="002C534D"/>
    <w:rsid w:val="002D7361"/>
    <w:rsid w:val="002E1333"/>
    <w:rsid w:val="002E3AC4"/>
    <w:rsid w:val="0032009A"/>
    <w:rsid w:val="0034702E"/>
    <w:rsid w:val="00370E97"/>
    <w:rsid w:val="003B6CCA"/>
    <w:rsid w:val="003B77E6"/>
    <w:rsid w:val="003E0901"/>
    <w:rsid w:val="00402A7F"/>
    <w:rsid w:val="004031D1"/>
    <w:rsid w:val="004338D7"/>
    <w:rsid w:val="00435D6F"/>
    <w:rsid w:val="00436A76"/>
    <w:rsid w:val="004514C5"/>
    <w:rsid w:val="0046105B"/>
    <w:rsid w:val="0046395E"/>
    <w:rsid w:val="00464A63"/>
    <w:rsid w:val="004713DF"/>
    <w:rsid w:val="00474776"/>
    <w:rsid w:val="0049259D"/>
    <w:rsid w:val="004A5251"/>
    <w:rsid w:val="004B1A89"/>
    <w:rsid w:val="004F585E"/>
    <w:rsid w:val="00516F02"/>
    <w:rsid w:val="00520066"/>
    <w:rsid w:val="00540908"/>
    <w:rsid w:val="00551E21"/>
    <w:rsid w:val="00574F6E"/>
    <w:rsid w:val="00577F6A"/>
    <w:rsid w:val="005821A8"/>
    <w:rsid w:val="005919DB"/>
    <w:rsid w:val="005A2512"/>
    <w:rsid w:val="005B1117"/>
    <w:rsid w:val="005F2EF2"/>
    <w:rsid w:val="006077CB"/>
    <w:rsid w:val="00610A00"/>
    <w:rsid w:val="006245A2"/>
    <w:rsid w:val="00626158"/>
    <w:rsid w:val="00630CF6"/>
    <w:rsid w:val="0064341C"/>
    <w:rsid w:val="00661A81"/>
    <w:rsid w:val="006628A4"/>
    <w:rsid w:val="00663E60"/>
    <w:rsid w:val="00682F3F"/>
    <w:rsid w:val="00694789"/>
    <w:rsid w:val="006A5E6F"/>
    <w:rsid w:val="006C7482"/>
    <w:rsid w:val="00713BA6"/>
    <w:rsid w:val="0071557F"/>
    <w:rsid w:val="00731C69"/>
    <w:rsid w:val="00755F44"/>
    <w:rsid w:val="007820E9"/>
    <w:rsid w:val="00796C4B"/>
    <w:rsid w:val="007B191B"/>
    <w:rsid w:val="007D77A1"/>
    <w:rsid w:val="007F67D6"/>
    <w:rsid w:val="00806CB1"/>
    <w:rsid w:val="00812D8C"/>
    <w:rsid w:val="00823B5B"/>
    <w:rsid w:val="00835D24"/>
    <w:rsid w:val="00857E06"/>
    <w:rsid w:val="00862B9C"/>
    <w:rsid w:val="00875288"/>
    <w:rsid w:val="00882FD2"/>
    <w:rsid w:val="00883296"/>
    <w:rsid w:val="00883FBC"/>
    <w:rsid w:val="008846CB"/>
    <w:rsid w:val="00893E39"/>
    <w:rsid w:val="008D65E7"/>
    <w:rsid w:val="008E0CF6"/>
    <w:rsid w:val="008E35AF"/>
    <w:rsid w:val="009111E5"/>
    <w:rsid w:val="009315B0"/>
    <w:rsid w:val="009324BC"/>
    <w:rsid w:val="00934CF0"/>
    <w:rsid w:val="00940482"/>
    <w:rsid w:val="00945083"/>
    <w:rsid w:val="00977B32"/>
    <w:rsid w:val="00985A32"/>
    <w:rsid w:val="00985FDD"/>
    <w:rsid w:val="009B6F3C"/>
    <w:rsid w:val="009C1EC8"/>
    <w:rsid w:val="009C3B3F"/>
    <w:rsid w:val="009D06D8"/>
    <w:rsid w:val="00A03D91"/>
    <w:rsid w:val="00A17183"/>
    <w:rsid w:val="00A21007"/>
    <w:rsid w:val="00A70B14"/>
    <w:rsid w:val="00A8277E"/>
    <w:rsid w:val="00AA00FA"/>
    <w:rsid w:val="00AA6ACD"/>
    <w:rsid w:val="00AD0942"/>
    <w:rsid w:val="00AD3401"/>
    <w:rsid w:val="00AE71C8"/>
    <w:rsid w:val="00B0032F"/>
    <w:rsid w:val="00B2152F"/>
    <w:rsid w:val="00B23961"/>
    <w:rsid w:val="00B2599D"/>
    <w:rsid w:val="00B43838"/>
    <w:rsid w:val="00B538E9"/>
    <w:rsid w:val="00B704F7"/>
    <w:rsid w:val="00B8098B"/>
    <w:rsid w:val="00B9675C"/>
    <w:rsid w:val="00BA42F2"/>
    <w:rsid w:val="00BB1F84"/>
    <w:rsid w:val="00BD25F9"/>
    <w:rsid w:val="00BE04D9"/>
    <w:rsid w:val="00C20534"/>
    <w:rsid w:val="00C23B36"/>
    <w:rsid w:val="00C42A64"/>
    <w:rsid w:val="00C455C8"/>
    <w:rsid w:val="00C74A08"/>
    <w:rsid w:val="00CA392B"/>
    <w:rsid w:val="00CA6156"/>
    <w:rsid w:val="00CC07C5"/>
    <w:rsid w:val="00CC7C96"/>
    <w:rsid w:val="00CE5011"/>
    <w:rsid w:val="00CF11D3"/>
    <w:rsid w:val="00D34CC7"/>
    <w:rsid w:val="00D43EEB"/>
    <w:rsid w:val="00D462CC"/>
    <w:rsid w:val="00D4797A"/>
    <w:rsid w:val="00D53EFF"/>
    <w:rsid w:val="00D64F4D"/>
    <w:rsid w:val="00D665D0"/>
    <w:rsid w:val="00D70BDD"/>
    <w:rsid w:val="00D77D64"/>
    <w:rsid w:val="00D807DA"/>
    <w:rsid w:val="00DA33C7"/>
    <w:rsid w:val="00E07E14"/>
    <w:rsid w:val="00E2413E"/>
    <w:rsid w:val="00E40ABB"/>
    <w:rsid w:val="00E418A5"/>
    <w:rsid w:val="00E5531A"/>
    <w:rsid w:val="00E60AEB"/>
    <w:rsid w:val="00E71DD9"/>
    <w:rsid w:val="00E85A04"/>
    <w:rsid w:val="00ED0590"/>
    <w:rsid w:val="00ED4B0C"/>
    <w:rsid w:val="00F03728"/>
    <w:rsid w:val="00F2661A"/>
    <w:rsid w:val="00F45057"/>
    <w:rsid w:val="00F54DEA"/>
    <w:rsid w:val="00F70CEA"/>
    <w:rsid w:val="00F857DF"/>
    <w:rsid w:val="00F94756"/>
    <w:rsid w:val="00FB2325"/>
    <w:rsid w:val="00FB514D"/>
    <w:rsid w:val="00FC78FB"/>
    <w:rsid w:val="00FE3BC5"/>
    <w:rsid w:val="00FE5A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71FC2F"/>
  <w15:chartTrackingRefBased/>
  <w15:docId w15:val="{EEB1B579-E5C1-4BA5-B3C7-FFCBC6946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28A4"/>
    <w:pPr>
      <w:jc w:val="both"/>
    </w:pPr>
    <w:rPr>
      <w:rFonts w:ascii="Linux Libertine" w:eastAsia="Verdana" w:hAnsi="Linux Libertine"/>
      <w:kern w:val="0"/>
      <w:sz w:val="24"/>
      <w:szCs w:val="28"/>
      <w14:ligatures w14:val="standard"/>
    </w:rPr>
  </w:style>
  <w:style w:type="paragraph" w:styleId="Heading1">
    <w:name w:val="heading 1"/>
    <w:basedOn w:val="ListParagraph"/>
    <w:next w:val="Normal"/>
    <w:link w:val="Heading1Char"/>
    <w:uiPriority w:val="9"/>
    <w:qFormat/>
    <w:rsid w:val="0046105B"/>
    <w:pPr>
      <w:numPr>
        <w:numId w:val="5"/>
      </w:numPr>
      <w:outlineLvl w:val="0"/>
    </w:pPr>
    <w:rPr>
      <w:b/>
      <w:bCs/>
      <w:sz w:val="26"/>
      <w:szCs w:val="36"/>
    </w:rPr>
  </w:style>
  <w:style w:type="paragraph" w:styleId="Heading2">
    <w:name w:val="heading 2"/>
    <w:basedOn w:val="ListParagraph"/>
    <w:next w:val="Normal"/>
    <w:link w:val="Heading2Char"/>
    <w:uiPriority w:val="9"/>
    <w:unhideWhenUsed/>
    <w:qFormat/>
    <w:rsid w:val="00857E06"/>
    <w:pPr>
      <w:numPr>
        <w:ilvl w:val="1"/>
        <w:numId w:val="5"/>
      </w:numPr>
      <w:ind w:left="431" w:hanging="431"/>
      <w:outlineLvl w:val="1"/>
    </w:pPr>
    <w:rPr>
      <w:b/>
      <w:bCs/>
      <w:szCs w:val="32"/>
    </w:rPr>
  </w:style>
  <w:style w:type="paragraph" w:styleId="Heading3">
    <w:name w:val="heading 3"/>
    <w:basedOn w:val="Normal"/>
    <w:next w:val="Normal"/>
    <w:link w:val="Heading3Char"/>
    <w:uiPriority w:val="9"/>
    <w:unhideWhenUsed/>
    <w:qFormat/>
    <w:rsid w:val="00C74A08"/>
    <w:pPr>
      <w:outlineLvl w:val="2"/>
    </w:pPr>
    <w:rPr>
      <w:b/>
      <w:bCs/>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003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032F"/>
  </w:style>
  <w:style w:type="paragraph" w:styleId="Footer">
    <w:name w:val="footer"/>
    <w:basedOn w:val="Normal"/>
    <w:link w:val="FooterChar"/>
    <w:uiPriority w:val="99"/>
    <w:unhideWhenUsed/>
    <w:rsid w:val="00B003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032F"/>
  </w:style>
  <w:style w:type="paragraph" w:styleId="Title">
    <w:name w:val="Title"/>
    <w:basedOn w:val="Normal"/>
    <w:next w:val="Normal"/>
    <w:link w:val="TitleChar"/>
    <w:uiPriority w:val="10"/>
    <w:qFormat/>
    <w:rsid w:val="00806CB1"/>
    <w:pPr>
      <w:spacing w:after="0" w:line="240" w:lineRule="auto"/>
      <w:contextualSpacing/>
      <w:jc w:val="center"/>
    </w:pPr>
    <w:rPr>
      <w:rFonts w:ascii="Linux Biolinum" w:eastAsia="Times New Roman" w:hAnsi="Linux Biolinum" w:cs="Times New Roman"/>
      <w:b/>
      <w:bCs/>
      <w:sz w:val="40"/>
      <w:szCs w:val="40"/>
    </w:rPr>
  </w:style>
  <w:style w:type="character" w:customStyle="1" w:styleId="TitleChar">
    <w:name w:val="Title Char"/>
    <w:basedOn w:val="DefaultParagraphFont"/>
    <w:link w:val="Title"/>
    <w:uiPriority w:val="10"/>
    <w:rsid w:val="00806CB1"/>
    <w:rPr>
      <w:rFonts w:ascii="Linux Biolinum" w:eastAsia="Times New Roman" w:hAnsi="Linux Biolinum" w:cs="Times New Roman"/>
      <w:b/>
      <w:bCs/>
      <w:kern w:val="0"/>
      <w:sz w:val="40"/>
      <w:szCs w:val="40"/>
      <w14:ligatures w14:val="standard"/>
    </w:rPr>
  </w:style>
  <w:style w:type="character" w:customStyle="1" w:styleId="Heading1Char">
    <w:name w:val="Heading 1 Char"/>
    <w:basedOn w:val="DefaultParagraphFont"/>
    <w:link w:val="Heading1"/>
    <w:uiPriority w:val="9"/>
    <w:rsid w:val="0046105B"/>
    <w:rPr>
      <w:rFonts w:ascii="Linux Libertine" w:eastAsia="Verdana" w:hAnsi="Linux Libertine"/>
      <w:b/>
      <w:bCs/>
      <w:kern w:val="0"/>
      <w:sz w:val="26"/>
      <w:szCs w:val="36"/>
      <w14:ligatures w14:val="standard"/>
    </w:rPr>
  </w:style>
  <w:style w:type="paragraph" w:styleId="ListParagraph">
    <w:name w:val="List Paragraph"/>
    <w:basedOn w:val="Normal"/>
    <w:uiPriority w:val="34"/>
    <w:qFormat/>
    <w:rsid w:val="0024123C"/>
    <w:pPr>
      <w:ind w:left="720"/>
      <w:contextualSpacing/>
    </w:pPr>
  </w:style>
  <w:style w:type="character" w:customStyle="1" w:styleId="Heading2Char">
    <w:name w:val="Heading 2 Char"/>
    <w:basedOn w:val="DefaultParagraphFont"/>
    <w:link w:val="Heading2"/>
    <w:uiPriority w:val="9"/>
    <w:rsid w:val="00857E06"/>
    <w:rPr>
      <w:rFonts w:ascii="Linux Libertine" w:eastAsia="Verdana" w:hAnsi="Linux Libertine"/>
      <w:b/>
      <w:bCs/>
      <w:kern w:val="0"/>
      <w:sz w:val="24"/>
      <w:szCs w:val="32"/>
      <w14:ligatures w14:val="standard"/>
    </w:rPr>
  </w:style>
  <w:style w:type="paragraph" w:customStyle="1" w:styleId="AuthorName">
    <w:name w:val="Author Name"/>
    <w:basedOn w:val="Normal"/>
    <w:link w:val="AuthorNameChar"/>
    <w:qFormat/>
    <w:rsid w:val="002E3AC4"/>
    <w:pPr>
      <w:jc w:val="center"/>
    </w:pPr>
    <w:rPr>
      <w:b/>
      <w:bCs/>
      <w:sz w:val="28"/>
      <w:szCs w:val="40"/>
    </w:rPr>
  </w:style>
  <w:style w:type="character" w:customStyle="1" w:styleId="AuthorNameChar">
    <w:name w:val="Author Name Char"/>
    <w:basedOn w:val="DefaultParagraphFont"/>
    <w:link w:val="AuthorName"/>
    <w:rsid w:val="002E3AC4"/>
    <w:rPr>
      <w:rFonts w:ascii="Linux Libertine" w:eastAsia="Verdana" w:hAnsi="Linux Libertine"/>
      <w:b/>
      <w:bCs/>
      <w:kern w:val="0"/>
      <w:sz w:val="28"/>
      <w:szCs w:val="40"/>
      <w14:ligatures w14:val="standard"/>
    </w:rPr>
  </w:style>
  <w:style w:type="paragraph" w:customStyle="1" w:styleId="Abstract">
    <w:name w:val="Abstract"/>
    <w:basedOn w:val="Normal"/>
    <w:link w:val="AbstractChar"/>
    <w:qFormat/>
    <w:rsid w:val="002E3AC4"/>
    <w:pPr>
      <w:jc w:val="center"/>
    </w:pPr>
    <w:rPr>
      <w:b/>
      <w:sz w:val="26"/>
      <w:szCs w:val="32"/>
    </w:rPr>
  </w:style>
  <w:style w:type="character" w:customStyle="1" w:styleId="AbstractChar">
    <w:name w:val="Abstract Char"/>
    <w:basedOn w:val="DefaultParagraphFont"/>
    <w:link w:val="Abstract"/>
    <w:rsid w:val="002E3AC4"/>
    <w:rPr>
      <w:rFonts w:ascii="Linux Libertine" w:eastAsia="Verdana" w:hAnsi="Linux Libertine"/>
      <w:b/>
      <w:kern w:val="0"/>
      <w:sz w:val="26"/>
      <w:szCs w:val="32"/>
      <w14:ligatures w14:val="standard"/>
    </w:rPr>
  </w:style>
  <w:style w:type="character" w:customStyle="1" w:styleId="Heading3Char">
    <w:name w:val="Heading 3 Char"/>
    <w:basedOn w:val="DefaultParagraphFont"/>
    <w:link w:val="Heading3"/>
    <w:uiPriority w:val="9"/>
    <w:rsid w:val="00C74A08"/>
    <w:rPr>
      <w:rFonts w:ascii="Linux Libertine" w:eastAsia="Verdana" w:hAnsi="Linux Libertine"/>
      <w:b/>
      <w:bCs/>
      <w:kern w:val="0"/>
      <w:sz w:val="24"/>
      <w:szCs w:val="32"/>
      <w14:ligatures w14:val="standard"/>
    </w:rPr>
  </w:style>
  <w:style w:type="paragraph" w:styleId="Caption">
    <w:name w:val="caption"/>
    <w:basedOn w:val="Normal"/>
    <w:next w:val="Normal"/>
    <w:uiPriority w:val="35"/>
    <w:unhideWhenUsed/>
    <w:qFormat/>
    <w:rsid w:val="00370E97"/>
    <w:pPr>
      <w:spacing w:after="200" w:line="240" w:lineRule="auto"/>
    </w:pPr>
    <w:rPr>
      <w:sz w:val="22"/>
      <w:szCs w:val="24"/>
    </w:rPr>
  </w:style>
  <w:style w:type="character" w:styleId="PlaceholderText">
    <w:name w:val="Placeholder Text"/>
    <w:basedOn w:val="DefaultParagraphFont"/>
    <w:uiPriority w:val="99"/>
    <w:semiHidden/>
    <w:rsid w:val="00B23961"/>
    <w:rPr>
      <w:color w:val="808080"/>
    </w:rPr>
  </w:style>
  <w:style w:type="table" w:styleId="TableGrid">
    <w:name w:val="Table Grid"/>
    <w:basedOn w:val="TableNormal"/>
    <w:uiPriority w:val="39"/>
    <w:rsid w:val="00D665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ulti-caption">
    <w:name w:val="Multi-caption"/>
    <w:basedOn w:val="Normal"/>
    <w:link w:val="Multi-captionChar"/>
    <w:qFormat/>
    <w:rsid w:val="00940482"/>
  </w:style>
  <w:style w:type="character" w:customStyle="1" w:styleId="Multi-captionChar">
    <w:name w:val="Multi-caption Char"/>
    <w:basedOn w:val="DefaultParagraphFont"/>
    <w:link w:val="Multi-caption"/>
    <w:rsid w:val="00940482"/>
    <w:rPr>
      <w:rFonts w:ascii="Linux Libertine" w:eastAsia="Verdana" w:hAnsi="Linux Libertine"/>
      <w:kern w:val="0"/>
      <w:sz w:val="24"/>
      <w:szCs w:val="28"/>
      <w14:ligatures w14:val="standard"/>
    </w:rPr>
  </w:style>
  <w:style w:type="paragraph" w:styleId="Bibliography">
    <w:name w:val="Bibliography"/>
    <w:basedOn w:val="Normal"/>
    <w:next w:val="Normal"/>
    <w:uiPriority w:val="37"/>
    <w:unhideWhenUsed/>
    <w:rsid w:val="00246BD7"/>
  </w:style>
  <w:style w:type="paragraph" w:customStyle="1" w:styleId="UnnumberedHeading">
    <w:name w:val="Unnumbered Heading"/>
    <w:basedOn w:val="Heading1"/>
    <w:link w:val="UnnumberedHeadingChar"/>
    <w:qFormat/>
    <w:rsid w:val="00AE71C8"/>
    <w:pPr>
      <w:numPr>
        <w:numId w:val="0"/>
      </w:numPr>
      <w:ind w:left="360" w:hanging="360"/>
    </w:pPr>
  </w:style>
  <w:style w:type="character" w:customStyle="1" w:styleId="UnnumberedHeadingChar">
    <w:name w:val="Unnumbered Heading Char"/>
    <w:basedOn w:val="Heading1Char"/>
    <w:link w:val="UnnumberedHeading"/>
    <w:rsid w:val="00AE71C8"/>
    <w:rPr>
      <w:rFonts w:ascii="Linux Libertine" w:eastAsia="Verdana" w:hAnsi="Linux Libertine"/>
      <w:b/>
      <w:bCs/>
      <w:kern w:val="0"/>
      <w:sz w:val="26"/>
      <w:szCs w:val="36"/>
      <w14:ligatures w14:val="standard"/>
    </w:rPr>
  </w:style>
  <w:style w:type="character" w:styleId="Hyperlink">
    <w:name w:val="Hyperlink"/>
    <w:basedOn w:val="DefaultParagraphFont"/>
    <w:uiPriority w:val="99"/>
    <w:unhideWhenUsed/>
    <w:rsid w:val="008E35AF"/>
    <w:rPr>
      <w:color w:val="0563C1" w:themeColor="hyperlink"/>
      <w:u w:val="single"/>
    </w:rPr>
  </w:style>
  <w:style w:type="character" w:styleId="UnresolvedMention">
    <w:name w:val="Unresolved Mention"/>
    <w:basedOn w:val="DefaultParagraphFont"/>
    <w:uiPriority w:val="99"/>
    <w:semiHidden/>
    <w:unhideWhenUsed/>
    <w:rsid w:val="008E35A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BBF9E5-8559-43EA-B76F-5311F93D85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TotalTime>
  <Pages>3</Pages>
  <Words>980</Words>
  <Characters>5590</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agiotis Liampas</dc:creator>
  <cp:keywords/>
  <dc:description/>
  <cp:lastModifiedBy>Panagiotis Liampas</cp:lastModifiedBy>
  <cp:revision>188</cp:revision>
  <dcterms:created xsi:type="dcterms:W3CDTF">2023-09-28T07:52:00Z</dcterms:created>
  <dcterms:modified xsi:type="dcterms:W3CDTF">2023-09-28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3g8vDex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